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1331AB" w14:textId="3D38C73D" w:rsidR="00020FB1" w:rsidRPr="00A22AEC" w:rsidRDefault="00020FB1" w:rsidP="00020FB1">
      <w:pPr>
        <w:rPr>
          <w:rFonts w:ascii="Arial" w:hAnsi="Arial" w:cs="Arial"/>
          <w:b/>
          <w:bCs/>
          <w:color w:val="000000" w:themeColor="text1"/>
        </w:rPr>
      </w:pPr>
      <w:r w:rsidRPr="00A22AEC">
        <w:rPr>
          <w:rFonts w:ascii="Arial" w:hAnsi="Arial" w:cs="Arial"/>
          <w:b/>
          <w:bCs/>
          <w:color w:val="000000" w:themeColor="text1"/>
        </w:rPr>
        <w:t xml:space="preserve">Supplemental Content </w:t>
      </w:r>
      <w:r w:rsidR="00B222AE" w:rsidRPr="00A22AEC">
        <w:rPr>
          <w:rFonts w:ascii="Arial" w:hAnsi="Arial" w:cs="Arial"/>
          <w:b/>
          <w:bCs/>
          <w:color w:val="000000" w:themeColor="text1"/>
        </w:rPr>
        <w:t>9</w:t>
      </w:r>
      <w:r w:rsidRPr="00A22AEC">
        <w:rPr>
          <w:rFonts w:ascii="Arial" w:hAnsi="Arial" w:cs="Arial"/>
          <w:b/>
          <w:bCs/>
          <w:color w:val="000000" w:themeColor="text1"/>
        </w:rPr>
        <w:t xml:space="preserve">. Total MME </w:t>
      </w:r>
      <w:r w:rsidR="009322D7" w:rsidRPr="00A22AEC">
        <w:rPr>
          <w:rFonts w:ascii="Arial" w:hAnsi="Arial" w:cs="Arial"/>
          <w:b/>
          <w:bCs/>
          <w:color w:val="000000" w:themeColor="text1"/>
        </w:rPr>
        <w:t>dispensed</w:t>
      </w:r>
      <w:r w:rsidRPr="00A22AEC">
        <w:rPr>
          <w:rFonts w:ascii="Arial" w:hAnsi="Arial" w:cs="Arial"/>
          <w:b/>
          <w:bCs/>
          <w:color w:val="000000" w:themeColor="text1"/>
        </w:rPr>
        <w:t xml:space="preserve"> within days 0-6 of surgery</w:t>
      </w:r>
      <w:r w:rsidR="009322D7" w:rsidRPr="00A22AEC">
        <w:rPr>
          <w:rFonts w:ascii="Arial" w:hAnsi="Arial" w:cs="Arial"/>
          <w:b/>
          <w:bCs/>
          <w:color w:val="000000" w:themeColor="text1"/>
        </w:rPr>
        <w:t>\</w:t>
      </w:r>
      <w:r w:rsidRPr="00A22AEC">
        <w:rPr>
          <w:rFonts w:ascii="Arial" w:hAnsi="Arial" w:cs="Arial"/>
          <w:b/>
          <w:bCs/>
          <w:color w:val="000000" w:themeColor="text1"/>
        </w:rPr>
        <w:t>among patients prescribed an opioid</w:t>
      </w:r>
      <w:r w:rsidR="009322D7" w:rsidRPr="00A22AEC">
        <w:rPr>
          <w:rFonts w:ascii="Arial" w:hAnsi="Arial" w:cs="Arial"/>
          <w:b/>
          <w:bCs/>
          <w:color w:val="000000" w:themeColor="text1"/>
        </w:rPr>
        <w:t xml:space="preserve">, </w:t>
      </w:r>
      <w:r w:rsidRPr="00A22AEC">
        <w:rPr>
          <w:rFonts w:ascii="Arial" w:hAnsi="Arial" w:cs="Arial"/>
          <w:b/>
          <w:bCs/>
          <w:color w:val="000000" w:themeColor="text1"/>
        </w:rPr>
        <w:t>stratified by procedure type</w:t>
      </w:r>
    </w:p>
    <w:p w14:paraId="08655C35" w14:textId="77777777" w:rsidR="00020FB1" w:rsidRPr="000D6CE4" w:rsidRDefault="00020FB1" w:rsidP="00020FB1">
      <w:pPr>
        <w:rPr>
          <w:rFonts w:ascii="Arial" w:hAnsi="Arial" w:cs="Arial"/>
          <w:color w:val="000000" w:themeColor="text1"/>
        </w:rPr>
      </w:pP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874"/>
        <w:gridCol w:w="942"/>
        <w:gridCol w:w="944"/>
        <w:gridCol w:w="1328"/>
        <w:gridCol w:w="1330"/>
        <w:gridCol w:w="961"/>
        <w:gridCol w:w="1014"/>
        <w:gridCol w:w="957"/>
      </w:tblGrid>
      <w:tr w:rsidR="009322D7" w:rsidRPr="009322D7" w14:paraId="30C63EBA" w14:textId="6E1167EB" w:rsidTr="00D953E4">
        <w:tc>
          <w:tcPr>
            <w:tcW w:w="1002" w:type="pct"/>
          </w:tcPr>
          <w:p w14:paraId="338F087D" w14:textId="77777777" w:rsidR="009322D7" w:rsidRPr="009322D7" w:rsidRDefault="009322D7" w:rsidP="00B85E1E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3998" w:type="pct"/>
            <w:gridSpan w:val="7"/>
          </w:tcPr>
          <w:p w14:paraId="2CCC94CA" w14:textId="06BC537B" w:rsidR="009322D7" w:rsidRPr="009322D7" w:rsidRDefault="009322D7" w:rsidP="00B85E1E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 w:themeColor="text1"/>
                <w:sz w:val="20"/>
                <w:szCs w:val="20"/>
              </w:rPr>
              <w:t>Total Morphine Equivalent Dose; Median (IQR)</w:t>
            </w:r>
          </w:p>
        </w:tc>
      </w:tr>
      <w:tr w:rsidR="009322D7" w:rsidRPr="009322D7" w14:paraId="0F3A5446" w14:textId="3F74CAF2" w:rsidTr="00D953E4">
        <w:tc>
          <w:tcPr>
            <w:tcW w:w="1002" w:type="pct"/>
          </w:tcPr>
          <w:p w14:paraId="406130F3" w14:textId="77777777" w:rsidR="009322D7" w:rsidRPr="009322D7" w:rsidRDefault="009322D7" w:rsidP="009322D7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504" w:type="pct"/>
            <w:vAlign w:val="bottom"/>
          </w:tcPr>
          <w:p w14:paraId="6B9FA9C6" w14:textId="5DDB7EDD" w:rsidR="009322D7" w:rsidRPr="009322D7" w:rsidRDefault="009322D7" w:rsidP="009322D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2013</w:t>
            </w:r>
          </w:p>
        </w:tc>
        <w:tc>
          <w:tcPr>
            <w:tcW w:w="505" w:type="pct"/>
            <w:vAlign w:val="bottom"/>
          </w:tcPr>
          <w:p w14:paraId="6741066A" w14:textId="0CE243F2" w:rsidR="009322D7" w:rsidRPr="009322D7" w:rsidRDefault="009322D7" w:rsidP="009322D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2014</w:t>
            </w:r>
          </w:p>
        </w:tc>
        <w:tc>
          <w:tcPr>
            <w:tcW w:w="710" w:type="pct"/>
            <w:vAlign w:val="bottom"/>
          </w:tcPr>
          <w:p w14:paraId="44A00984" w14:textId="69B26136" w:rsidR="009322D7" w:rsidRPr="009322D7" w:rsidRDefault="009322D7" w:rsidP="009322D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2015</w:t>
            </w:r>
          </w:p>
        </w:tc>
        <w:tc>
          <w:tcPr>
            <w:tcW w:w="711" w:type="pct"/>
            <w:vAlign w:val="bottom"/>
          </w:tcPr>
          <w:p w14:paraId="4A99F434" w14:textId="1BB22A1A" w:rsidR="009322D7" w:rsidRPr="009322D7" w:rsidRDefault="009322D7" w:rsidP="009322D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2016</w:t>
            </w:r>
          </w:p>
        </w:tc>
        <w:tc>
          <w:tcPr>
            <w:tcW w:w="514" w:type="pct"/>
            <w:vAlign w:val="bottom"/>
          </w:tcPr>
          <w:p w14:paraId="7CDAF09A" w14:textId="1D05D8AD" w:rsidR="009322D7" w:rsidRPr="009322D7" w:rsidRDefault="009322D7" w:rsidP="009322D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2017</w:t>
            </w:r>
          </w:p>
        </w:tc>
        <w:tc>
          <w:tcPr>
            <w:tcW w:w="542" w:type="pct"/>
            <w:vAlign w:val="bottom"/>
          </w:tcPr>
          <w:p w14:paraId="7C75BC7B" w14:textId="0456254A" w:rsidR="009322D7" w:rsidRPr="009322D7" w:rsidRDefault="009322D7" w:rsidP="009322D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2018</w:t>
            </w:r>
          </w:p>
        </w:tc>
        <w:tc>
          <w:tcPr>
            <w:tcW w:w="513" w:type="pct"/>
            <w:vAlign w:val="bottom"/>
          </w:tcPr>
          <w:p w14:paraId="7E9A7D47" w14:textId="77E14373" w:rsidR="009322D7" w:rsidRPr="009322D7" w:rsidRDefault="009322D7" w:rsidP="009322D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2019</w:t>
            </w:r>
          </w:p>
        </w:tc>
      </w:tr>
      <w:tr w:rsidR="009322D7" w:rsidRPr="009322D7" w14:paraId="058842CA" w14:textId="07C5050E" w:rsidTr="009322D7">
        <w:tc>
          <w:tcPr>
            <w:tcW w:w="5000" w:type="pct"/>
            <w:gridSpan w:val="8"/>
          </w:tcPr>
          <w:p w14:paraId="2C5FB218" w14:textId="7162D966" w:rsidR="009322D7" w:rsidRPr="009322D7" w:rsidRDefault="009322D7" w:rsidP="000D6CE4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 xml:space="preserve">Low Anticipated </w:t>
            </w:r>
            <w:proofErr w:type="spellStart"/>
            <w:r w:rsidRPr="009322D7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Pain</w:t>
            </w:r>
            <w:r w:rsidR="00D953E4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vertAlign w:val="superscript"/>
              </w:rPr>
              <w:t>a</w:t>
            </w:r>
            <w:proofErr w:type="spellEnd"/>
          </w:p>
        </w:tc>
      </w:tr>
      <w:tr w:rsidR="007573B0" w:rsidRPr="009322D7" w14:paraId="5B3EAA4B" w14:textId="6E400B8C" w:rsidTr="00D953E4">
        <w:tc>
          <w:tcPr>
            <w:tcW w:w="1002" w:type="pct"/>
          </w:tcPr>
          <w:p w14:paraId="4BBFABB0" w14:textId="213C01C7" w:rsidR="007573B0" w:rsidRPr="009322D7" w:rsidRDefault="007573B0" w:rsidP="007573B0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Abdominal wall hernia repair</w:t>
            </w:r>
          </w:p>
        </w:tc>
        <w:tc>
          <w:tcPr>
            <w:tcW w:w="504" w:type="pct"/>
            <w:vAlign w:val="bottom"/>
          </w:tcPr>
          <w:p w14:paraId="132A69DD" w14:textId="7AD8D549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35 (112.5, 225)</w:t>
            </w:r>
          </w:p>
        </w:tc>
        <w:tc>
          <w:tcPr>
            <w:tcW w:w="505" w:type="pct"/>
            <w:vAlign w:val="bottom"/>
          </w:tcPr>
          <w:p w14:paraId="5D2BFE7A" w14:textId="71D61C2A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35 (112.5, 225)</w:t>
            </w:r>
          </w:p>
        </w:tc>
        <w:tc>
          <w:tcPr>
            <w:tcW w:w="710" w:type="pct"/>
            <w:vAlign w:val="bottom"/>
          </w:tcPr>
          <w:p w14:paraId="7BCE7B30" w14:textId="21BAED47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35 (112.5, 225)</w:t>
            </w:r>
          </w:p>
        </w:tc>
        <w:tc>
          <w:tcPr>
            <w:tcW w:w="711" w:type="pct"/>
            <w:vAlign w:val="bottom"/>
          </w:tcPr>
          <w:p w14:paraId="3B58DDB8" w14:textId="3BA2DCEF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35 (112.5, 225)</w:t>
            </w:r>
          </w:p>
        </w:tc>
        <w:tc>
          <w:tcPr>
            <w:tcW w:w="514" w:type="pct"/>
            <w:vAlign w:val="bottom"/>
          </w:tcPr>
          <w:p w14:paraId="0AB0A410" w14:textId="7202928A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35 (90, 180)</w:t>
            </w:r>
          </w:p>
        </w:tc>
        <w:tc>
          <w:tcPr>
            <w:tcW w:w="542" w:type="pct"/>
            <w:vAlign w:val="bottom"/>
          </w:tcPr>
          <w:p w14:paraId="53DD42BE" w14:textId="67BCB08A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12.5 (75, 150)</w:t>
            </w:r>
          </w:p>
        </w:tc>
        <w:tc>
          <w:tcPr>
            <w:tcW w:w="513" w:type="pct"/>
            <w:vAlign w:val="bottom"/>
          </w:tcPr>
          <w:p w14:paraId="2A07E8FB" w14:textId="4CCD9A70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75 (48, 120)</w:t>
            </w:r>
          </w:p>
        </w:tc>
      </w:tr>
      <w:tr w:rsidR="007573B0" w:rsidRPr="009322D7" w14:paraId="4C29DEDC" w14:textId="0C81A70D" w:rsidTr="00D953E4">
        <w:tc>
          <w:tcPr>
            <w:tcW w:w="1002" w:type="pct"/>
          </w:tcPr>
          <w:p w14:paraId="0E17DFE8" w14:textId="2C5D8C0C" w:rsidR="007573B0" w:rsidRPr="009322D7" w:rsidRDefault="007573B0" w:rsidP="007573B0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Appendectomy</w:t>
            </w:r>
          </w:p>
        </w:tc>
        <w:tc>
          <w:tcPr>
            <w:tcW w:w="504" w:type="pct"/>
            <w:vAlign w:val="bottom"/>
          </w:tcPr>
          <w:p w14:paraId="44F586E5" w14:textId="5B07DA15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35 (112.5, 225)</w:t>
            </w:r>
          </w:p>
        </w:tc>
        <w:tc>
          <w:tcPr>
            <w:tcW w:w="505" w:type="pct"/>
            <w:vAlign w:val="bottom"/>
          </w:tcPr>
          <w:p w14:paraId="1A44E133" w14:textId="3BFB6DB9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35 (100, 200)</w:t>
            </w:r>
          </w:p>
        </w:tc>
        <w:tc>
          <w:tcPr>
            <w:tcW w:w="710" w:type="pct"/>
            <w:vAlign w:val="bottom"/>
          </w:tcPr>
          <w:p w14:paraId="5F802B7B" w14:textId="0704569E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35 (90, 187.5)</w:t>
            </w:r>
          </w:p>
        </w:tc>
        <w:tc>
          <w:tcPr>
            <w:tcW w:w="711" w:type="pct"/>
            <w:vAlign w:val="bottom"/>
          </w:tcPr>
          <w:p w14:paraId="5310F23D" w14:textId="3BFB3B06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35 (90, 160)</w:t>
            </w:r>
          </w:p>
        </w:tc>
        <w:tc>
          <w:tcPr>
            <w:tcW w:w="514" w:type="pct"/>
            <w:vAlign w:val="bottom"/>
          </w:tcPr>
          <w:p w14:paraId="55D84F85" w14:textId="30142BF3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12.5 (75, 150)</w:t>
            </w:r>
          </w:p>
        </w:tc>
        <w:tc>
          <w:tcPr>
            <w:tcW w:w="542" w:type="pct"/>
            <w:vAlign w:val="bottom"/>
          </w:tcPr>
          <w:p w14:paraId="0FC63E4F" w14:textId="10E6C9CB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80 (60, 120)</w:t>
            </w:r>
          </w:p>
        </w:tc>
        <w:tc>
          <w:tcPr>
            <w:tcW w:w="513" w:type="pct"/>
            <w:vAlign w:val="bottom"/>
          </w:tcPr>
          <w:p w14:paraId="64F2443C" w14:textId="00D83349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67.5 (40, 90)</w:t>
            </w:r>
          </w:p>
        </w:tc>
      </w:tr>
      <w:tr w:rsidR="007573B0" w:rsidRPr="009322D7" w14:paraId="0BD36D9C" w14:textId="3D309993" w:rsidTr="00D953E4">
        <w:tc>
          <w:tcPr>
            <w:tcW w:w="1002" w:type="pct"/>
          </w:tcPr>
          <w:p w14:paraId="7D576972" w14:textId="284F3490" w:rsidR="007573B0" w:rsidRPr="009322D7" w:rsidRDefault="007573B0" w:rsidP="007573B0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Laparoscopic Cholecystectomy</w:t>
            </w:r>
          </w:p>
        </w:tc>
        <w:tc>
          <w:tcPr>
            <w:tcW w:w="504" w:type="pct"/>
            <w:vAlign w:val="bottom"/>
          </w:tcPr>
          <w:p w14:paraId="1D753E37" w14:textId="4B1736A7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35 (112.5, 200)</w:t>
            </w:r>
          </w:p>
        </w:tc>
        <w:tc>
          <w:tcPr>
            <w:tcW w:w="505" w:type="pct"/>
            <w:vAlign w:val="bottom"/>
          </w:tcPr>
          <w:p w14:paraId="35E08AF0" w14:textId="78FF0E95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35 (112.5, 225)</w:t>
            </w:r>
          </w:p>
        </w:tc>
        <w:tc>
          <w:tcPr>
            <w:tcW w:w="710" w:type="pct"/>
            <w:vAlign w:val="bottom"/>
          </w:tcPr>
          <w:p w14:paraId="023EF38E" w14:textId="7239107E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35 (112.5, 225)</w:t>
            </w:r>
          </w:p>
        </w:tc>
        <w:tc>
          <w:tcPr>
            <w:tcW w:w="711" w:type="pct"/>
            <w:vAlign w:val="bottom"/>
          </w:tcPr>
          <w:p w14:paraId="4412444F" w14:textId="6E0D351F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35 (112.5, 187.5)</w:t>
            </w:r>
          </w:p>
        </w:tc>
        <w:tc>
          <w:tcPr>
            <w:tcW w:w="514" w:type="pct"/>
            <w:vAlign w:val="bottom"/>
          </w:tcPr>
          <w:p w14:paraId="61389825" w14:textId="0BBBCEB7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20 (80, 150)</w:t>
            </w:r>
          </w:p>
        </w:tc>
        <w:tc>
          <w:tcPr>
            <w:tcW w:w="542" w:type="pct"/>
            <w:vAlign w:val="bottom"/>
          </w:tcPr>
          <w:p w14:paraId="184AFB7F" w14:textId="3EF5FE0D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00 (67.5, 135)</w:t>
            </w:r>
          </w:p>
        </w:tc>
        <w:tc>
          <w:tcPr>
            <w:tcW w:w="513" w:type="pct"/>
            <w:vAlign w:val="bottom"/>
          </w:tcPr>
          <w:p w14:paraId="0C8065D6" w14:textId="7E1FFBB5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67.5 (40, 112.5)</w:t>
            </w:r>
          </w:p>
        </w:tc>
      </w:tr>
      <w:tr w:rsidR="007573B0" w:rsidRPr="009322D7" w14:paraId="484B08B0" w14:textId="34CF7685" w:rsidTr="00D953E4">
        <w:tc>
          <w:tcPr>
            <w:tcW w:w="1002" w:type="pct"/>
          </w:tcPr>
          <w:p w14:paraId="4920BB29" w14:textId="4EA7014E" w:rsidR="007573B0" w:rsidRPr="009322D7" w:rsidRDefault="007573B0" w:rsidP="007573B0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Laparoscopic Colectomy</w:t>
            </w:r>
          </w:p>
        </w:tc>
        <w:tc>
          <w:tcPr>
            <w:tcW w:w="504" w:type="pct"/>
            <w:vAlign w:val="bottom"/>
          </w:tcPr>
          <w:p w14:paraId="07B8E44C" w14:textId="5243475C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50 (120, 225)</w:t>
            </w:r>
          </w:p>
        </w:tc>
        <w:tc>
          <w:tcPr>
            <w:tcW w:w="505" w:type="pct"/>
            <w:vAlign w:val="bottom"/>
          </w:tcPr>
          <w:p w14:paraId="5B1AE743" w14:textId="22A1389C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50 (112.5, 225)</w:t>
            </w:r>
          </w:p>
        </w:tc>
        <w:tc>
          <w:tcPr>
            <w:tcW w:w="710" w:type="pct"/>
            <w:vAlign w:val="bottom"/>
          </w:tcPr>
          <w:p w14:paraId="3226E343" w14:textId="53C4A070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35 (100, 225)</w:t>
            </w:r>
          </w:p>
        </w:tc>
        <w:tc>
          <w:tcPr>
            <w:tcW w:w="711" w:type="pct"/>
            <w:vAlign w:val="bottom"/>
          </w:tcPr>
          <w:p w14:paraId="18E946BA" w14:textId="2BA33902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35 (112.5, 200)</w:t>
            </w:r>
          </w:p>
        </w:tc>
        <w:tc>
          <w:tcPr>
            <w:tcW w:w="514" w:type="pct"/>
            <w:vAlign w:val="bottom"/>
          </w:tcPr>
          <w:p w14:paraId="3490809E" w14:textId="2FCECC48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20 (80, 180)</w:t>
            </w:r>
          </w:p>
        </w:tc>
        <w:tc>
          <w:tcPr>
            <w:tcW w:w="542" w:type="pct"/>
            <w:vAlign w:val="bottom"/>
          </w:tcPr>
          <w:p w14:paraId="5FEBAB93" w14:textId="2B7FB5BB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00 (75, 135)</w:t>
            </w:r>
          </w:p>
        </w:tc>
        <w:tc>
          <w:tcPr>
            <w:tcW w:w="513" w:type="pct"/>
            <w:vAlign w:val="bottom"/>
          </w:tcPr>
          <w:p w14:paraId="16029380" w14:textId="5D6B9D06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75 (40, 112.5)</w:t>
            </w:r>
          </w:p>
        </w:tc>
      </w:tr>
      <w:tr w:rsidR="007573B0" w:rsidRPr="009322D7" w14:paraId="27DC2556" w14:textId="7BE15E67" w:rsidTr="00D953E4">
        <w:tc>
          <w:tcPr>
            <w:tcW w:w="1002" w:type="pct"/>
          </w:tcPr>
          <w:p w14:paraId="01992DD8" w14:textId="7D7C8660" w:rsidR="007573B0" w:rsidRPr="009322D7" w:rsidRDefault="007573B0" w:rsidP="007573B0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Partial mastectomy</w:t>
            </w:r>
          </w:p>
        </w:tc>
        <w:tc>
          <w:tcPr>
            <w:tcW w:w="504" w:type="pct"/>
            <w:vAlign w:val="bottom"/>
          </w:tcPr>
          <w:p w14:paraId="6C806C24" w14:textId="6D0147CD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35 (112.5, 180)</w:t>
            </w:r>
          </w:p>
        </w:tc>
        <w:tc>
          <w:tcPr>
            <w:tcW w:w="505" w:type="pct"/>
            <w:vAlign w:val="bottom"/>
          </w:tcPr>
          <w:p w14:paraId="15C19585" w14:textId="73382A0B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35 (112.5, 180)</w:t>
            </w:r>
          </w:p>
        </w:tc>
        <w:tc>
          <w:tcPr>
            <w:tcW w:w="710" w:type="pct"/>
            <w:vAlign w:val="bottom"/>
          </w:tcPr>
          <w:p w14:paraId="3E91D8AC" w14:textId="5F53E7CA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35 (112.5, 180)</w:t>
            </w:r>
          </w:p>
        </w:tc>
        <w:tc>
          <w:tcPr>
            <w:tcW w:w="711" w:type="pct"/>
            <w:vAlign w:val="bottom"/>
          </w:tcPr>
          <w:p w14:paraId="7C3211A7" w14:textId="04E19194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35 (112.5, 180)</w:t>
            </w:r>
          </w:p>
        </w:tc>
        <w:tc>
          <w:tcPr>
            <w:tcW w:w="514" w:type="pct"/>
            <w:vAlign w:val="bottom"/>
          </w:tcPr>
          <w:p w14:paraId="56D546C8" w14:textId="5C9A9BCD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12.5 (90, 157.5)</w:t>
            </w:r>
          </w:p>
        </w:tc>
        <w:tc>
          <w:tcPr>
            <w:tcW w:w="542" w:type="pct"/>
            <w:vAlign w:val="bottom"/>
          </w:tcPr>
          <w:p w14:paraId="08DA2065" w14:textId="3257FACA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08 (67.5, 135)</w:t>
            </w:r>
          </w:p>
        </w:tc>
        <w:tc>
          <w:tcPr>
            <w:tcW w:w="513" w:type="pct"/>
            <w:vAlign w:val="bottom"/>
          </w:tcPr>
          <w:p w14:paraId="0FEF8B82" w14:textId="743CDFC3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67.5 (40, 112.5)</w:t>
            </w:r>
          </w:p>
        </w:tc>
      </w:tr>
      <w:tr w:rsidR="007573B0" w:rsidRPr="009322D7" w14:paraId="2400EDF7" w14:textId="73C7B7E4" w:rsidTr="00D953E4">
        <w:tc>
          <w:tcPr>
            <w:tcW w:w="1002" w:type="pct"/>
          </w:tcPr>
          <w:p w14:paraId="43911CD9" w14:textId="3245714F" w:rsidR="007573B0" w:rsidRPr="009322D7" w:rsidRDefault="007573B0" w:rsidP="007573B0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Radical prostatectomy</w:t>
            </w:r>
          </w:p>
        </w:tc>
        <w:tc>
          <w:tcPr>
            <w:tcW w:w="504" w:type="pct"/>
            <w:vAlign w:val="bottom"/>
          </w:tcPr>
          <w:p w14:paraId="310C8B0C" w14:textId="5035A72D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35 (112.5, 225)</w:t>
            </w:r>
          </w:p>
        </w:tc>
        <w:tc>
          <w:tcPr>
            <w:tcW w:w="505" w:type="pct"/>
            <w:vAlign w:val="bottom"/>
          </w:tcPr>
          <w:p w14:paraId="493F1982" w14:textId="0CA59227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35 (112.5, 225)</w:t>
            </w:r>
          </w:p>
        </w:tc>
        <w:tc>
          <w:tcPr>
            <w:tcW w:w="710" w:type="pct"/>
            <w:vAlign w:val="bottom"/>
          </w:tcPr>
          <w:p w14:paraId="14C27B61" w14:textId="491FDA31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35 (112.5, 225)</w:t>
            </w:r>
          </w:p>
        </w:tc>
        <w:tc>
          <w:tcPr>
            <w:tcW w:w="711" w:type="pct"/>
            <w:vAlign w:val="bottom"/>
          </w:tcPr>
          <w:p w14:paraId="0403E1FA" w14:textId="063F2A89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35 (90, 225)</w:t>
            </w:r>
          </w:p>
        </w:tc>
        <w:tc>
          <w:tcPr>
            <w:tcW w:w="514" w:type="pct"/>
            <w:vAlign w:val="bottom"/>
          </w:tcPr>
          <w:p w14:paraId="30949E77" w14:textId="404F87A9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12.5 (80, 150)</w:t>
            </w:r>
          </w:p>
        </w:tc>
        <w:tc>
          <w:tcPr>
            <w:tcW w:w="542" w:type="pct"/>
            <w:vAlign w:val="bottom"/>
          </w:tcPr>
          <w:p w14:paraId="723BE846" w14:textId="46143995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12.5 (80, 135)</w:t>
            </w:r>
          </w:p>
        </w:tc>
        <w:tc>
          <w:tcPr>
            <w:tcW w:w="513" w:type="pct"/>
            <w:vAlign w:val="bottom"/>
          </w:tcPr>
          <w:p w14:paraId="4FE69279" w14:textId="10F1E525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80 (60, 120)</w:t>
            </w:r>
          </w:p>
        </w:tc>
      </w:tr>
      <w:tr w:rsidR="007573B0" w:rsidRPr="009322D7" w14:paraId="708A2C69" w14:textId="5B8E147B" w:rsidTr="00D953E4">
        <w:tc>
          <w:tcPr>
            <w:tcW w:w="1002" w:type="pct"/>
          </w:tcPr>
          <w:p w14:paraId="52B5F4C5" w14:textId="099FB222" w:rsidR="007573B0" w:rsidRPr="009322D7" w:rsidRDefault="007573B0" w:rsidP="007573B0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Thyroidectomy</w:t>
            </w:r>
          </w:p>
        </w:tc>
        <w:tc>
          <w:tcPr>
            <w:tcW w:w="504" w:type="pct"/>
            <w:vAlign w:val="bottom"/>
          </w:tcPr>
          <w:p w14:paraId="297C13D1" w14:textId="6552D86B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35 (112.5, 180)</w:t>
            </w:r>
          </w:p>
        </w:tc>
        <w:tc>
          <w:tcPr>
            <w:tcW w:w="505" w:type="pct"/>
            <w:vAlign w:val="bottom"/>
          </w:tcPr>
          <w:p w14:paraId="18110222" w14:textId="2358C8DF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35 (112.5, 187.5)</w:t>
            </w:r>
          </w:p>
        </w:tc>
        <w:tc>
          <w:tcPr>
            <w:tcW w:w="710" w:type="pct"/>
            <w:vAlign w:val="bottom"/>
          </w:tcPr>
          <w:p w14:paraId="5F8B9795" w14:textId="580D76F1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35 (112.5, 202.5)</w:t>
            </w:r>
          </w:p>
        </w:tc>
        <w:tc>
          <w:tcPr>
            <w:tcW w:w="711" w:type="pct"/>
            <w:vAlign w:val="bottom"/>
          </w:tcPr>
          <w:p w14:paraId="0943290A" w14:textId="6069CA87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35 (112.5, 187.5)</w:t>
            </w:r>
          </w:p>
        </w:tc>
        <w:tc>
          <w:tcPr>
            <w:tcW w:w="514" w:type="pct"/>
            <w:vAlign w:val="bottom"/>
          </w:tcPr>
          <w:p w14:paraId="41B06EC8" w14:textId="558B918E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35 (90, 180)</w:t>
            </w:r>
          </w:p>
        </w:tc>
        <w:tc>
          <w:tcPr>
            <w:tcW w:w="542" w:type="pct"/>
            <w:vAlign w:val="bottom"/>
          </w:tcPr>
          <w:p w14:paraId="71563790" w14:textId="665BDFBB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12.5 (75, 150)</w:t>
            </w:r>
          </w:p>
        </w:tc>
        <w:tc>
          <w:tcPr>
            <w:tcW w:w="513" w:type="pct"/>
            <w:vAlign w:val="bottom"/>
          </w:tcPr>
          <w:p w14:paraId="74B49B6E" w14:textId="6DA2FF65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00 (60, 135)</w:t>
            </w:r>
          </w:p>
        </w:tc>
      </w:tr>
      <w:tr w:rsidR="009322D7" w:rsidRPr="009322D7" w14:paraId="5109DD9F" w14:textId="4FBBC89D" w:rsidTr="009322D7">
        <w:tc>
          <w:tcPr>
            <w:tcW w:w="5000" w:type="pct"/>
            <w:gridSpan w:val="8"/>
          </w:tcPr>
          <w:p w14:paraId="720C2066" w14:textId="4E34DC2E" w:rsidR="009322D7" w:rsidRPr="009322D7" w:rsidRDefault="009322D7" w:rsidP="000D6CE4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 xml:space="preserve">Moderate Anticipated </w:t>
            </w:r>
            <w:proofErr w:type="spellStart"/>
            <w:r w:rsidRPr="009322D7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Pain</w:t>
            </w:r>
            <w:r w:rsidR="00D953E4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vertAlign w:val="superscript"/>
              </w:rPr>
              <w:t>a</w:t>
            </w:r>
            <w:proofErr w:type="spellEnd"/>
          </w:p>
        </w:tc>
      </w:tr>
      <w:tr w:rsidR="007573B0" w:rsidRPr="009322D7" w14:paraId="769D1E4C" w14:textId="5643E270" w:rsidTr="00D953E4">
        <w:tc>
          <w:tcPr>
            <w:tcW w:w="1002" w:type="pct"/>
          </w:tcPr>
          <w:p w14:paraId="7FD6B8CB" w14:textId="1A8FF93E" w:rsidR="007573B0" w:rsidRPr="009322D7" w:rsidRDefault="007573B0" w:rsidP="007573B0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Abdominal Hysterectomy</w:t>
            </w:r>
          </w:p>
        </w:tc>
        <w:tc>
          <w:tcPr>
            <w:tcW w:w="504" w:type="pct"/>
            <w:vAlign w:val="bottom"/>
          </w:tcPr>
          <w:p w14:paraId="6B7C3F4D" w14:textId="46BD7567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50 (112.5, 225)</w:t>
            </w:r>
          </w:p>
        </w:tc>
        <w:tc>
          <w:tcPr>
            <w:tcW w:w="505" w:type="pct"/>
            <w:vAlign w:val="bottom"/>
          </w:tcPr>
          <w:p w14:paraId="18955B0C" w14:textId="5C2159FA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35 (90, 200)</w:t>
            </w:r>
          </w:p>
        </w:tc>
        <w:tc>
          <w:tcPr>
            <w:tcW w:w="710" w:type="pct"/>
            <w:vAlign w:val="bottom"/>
          </w:tcPr>
          <w:p w14:paraId="34D28864" w14:textId="4FBE1B3D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35 (112.5, 225)</w:t>
            </w:r>
          </w:p>
        </w:tc>
        <w:tc>
          <w:tcPr>
            <w:tcW w:w="711" w:type="pct"/>
            <w:vAlign w:val="bottom"/>
          </w:tcPr>
          <w:p w14:paraId="0BC7448A" w14:textId="5293F7CA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20 (90, 187.5)</w:t>
            </w:r>
          </w:p>
        </w:tc>
        <w:tc>
          <w:tcPr>
            <w:tcW w:w="514" w:type="pct"/>
            <w:vAlign w:val="bottom"/>
          </w:tcPr>
          <w:p w14:paraId="38E55798" w14:textId="1195E5EA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20 (80, 160)</w:t>
            </w:r>
          </w:p>
        </w:tc>
        <w:tc>
          <w:tcPr>
            <w:tcW w:w="542" w:type="pct"/>
            <w:vAlign w:val="bottom"/>
          </w:tcPr>
          <w:p w14:paraId="01E33B8D" w14:textId="3EA1FA34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80 (67.5, 150)</w:t>
            </w:r>
          </w:p>
        </w:tc>
        <w:tc>
          <w:tcPr>
            <w:tcW w:w="513" w:type="pct"/>
            <w:vAlign w:val="bottom"/>
          </w:tcPr>
          <w:p w14:paraId="0552C66C" w14:textId="67087F92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60 (48, 100)</w:t>
            </w:r>
          </w:p>
        </w:tc>
      </w:tr>
      <w:tr w:rsidR="007573B0" w:rsidRPr="009322D7" w14:paraId="3F708502" w14:textId="5392C7A5" w:rsidTr="00D953E4">
        <w:trPr>
          <w:trHeight w:val="574"/>
        </w:trPr>
        <w:tc>
          <w:tcPr>
            <w:tcW w:w="1002" w:type="pct"/>
          </w:tcPr>
          <w:p w14:paraId="04A04459" w14:textId="42355112" w:rsidR="007573B0" w:rsidRPr="009322D7" w:rsidRDefault="007573B0" w:rsidP="007573B0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Lap or Vaginal Hysterectomy</w:t>
            </w:r>
          </w:p>
        </w:tc>
        <w:tc>
          <w:tcPr>
            <w:tcW w:w="504" w:type="pct"/>
            <w:vAlign w:val="bottom"/>
          </w:tcPr>
          <w:p w14:paraId="136AABD4" w14:textId="0C1BA3CD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35 (90, 150)</w:t>
            </w:r>
          </w:p>
        </w:tc>
        <w:tc>
          <w:tcPr>
            <w:tcW w:w="505" w:type="pct"/>
            <w:vAlign w:val="bottom"/>
          </w:tcPr>
          <w:p w14:paraId="7E4E9EE8" w14:textId="7105BFE8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35 (100, 200)</w:t>
            </w:r>
          </w:p>
        </w:tc>
        <w:tc>
          <w:tcPr>
            <w:tcW w:w="710" w:type="pct"/>
            <w:vAlign w:val="bottom"/>
          </w:tcPr>
          <w:p w14:paraId="293321A5" w14:textId="0AD622BD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37.5 (112.5, 200)</w:t>
            </w:r>
          </w:p>
        </w:tc>
        <w:tc>
          <w:tcPr>
            <w:tcW w:w="711" w:type="pct"/>
            <w:vAlign w:val="bottom"/>
          </w:tcPr>
          <w:p w14:paraId="299E780E" w14:textId="0560242D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35 (90, 160)</w:t>
            </w:r>
          </w:p>
        </w:tc>
        <w:tc>
          <w:tcPr>
            <w:tcW w:w="514" w:type="pct"/>
            <w:vAlign w:val="bottom"/>
          </w:tcPr>
          <w:p w14:paraId="24BA7993" w14:textId="54589615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20 (80, 150)</w:t>
            </w:r>
          </w:p>
        </w:tc>
        <w:tc>
          <w:tcPr>
            <w:tcW w:w="542" w:type="pct"/>
            <w:vAlign w:val="bottom"/>
          </w:tcPr>
          <w:p w14:paraId="4091284E" w14:textId="65828542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90 (67.5, 150)</w:t>
            </w:r>
          </w:p>
        </w:tc>
        <w:tc>
          <w:tcPr>
            <w:tcW w:w="513" w:type="pct"/>
            <w:vAlign w:val="bottom"/>
          </w:tcPr>
          <w:p w14:paraId="4101D770" w14:textId="5B3F28D0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80 (40, 135)</w:t>
            </w:r>
          </w:p>
        </w:tc>
      </w:tr>
      <w:tr w:rsidR="007573B0" w:rsidRPr="009322D7" w14:paraId="4AB14714" w14:textId="7EB2BD00" w:rsidTr="00D953E4">
        <w:tc>
          <w:tcPr>
            <w:tcW w:w="1002" w:type="pct"/>
          </w:tcPr>
          <w:p w14:paraId="5AAB61FC" w14:textId="7AE8C443" w:rsidR="007573B0" w:rsidRPr="009322D7" w:rsidRDefault="007573B0" w:rsidP="007573B0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Open Cholecystectomy</w:t>
            </w:r>
          </w:p>
        </w:tc>
        <w:tc>
          <w:tcPr>
            <w:tcW w:w="504" w:type="pct"/>
            <w:vAlign w:val="bottom"/>
          </w:tcPr>
          <w:p w14:paraId="7BDAEC97" w14:textId="24A80409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60 (120, 225)</w:t>
            </w:r>
          </w:p>
        </w:tc>
        <w:tc>
          <w:tcPr>
            <w:tcW w:w="505" w:type="pct"/>
            <w:vAlign w:val="bottom"/>
          </w:tcPr>
          <w:p w14:paraId="18B35A37" w14:textId="54696B5E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35 (112.5, 225)</w:t>
            </w:r>
          </w:p>
        </w:tc>
        <w:tc>
          <w:tcPr>
            <w:tcW w:w="710" w:type="pct"/>
            <w:vAlign w:val="bottom"/>
          </w:tcPr>
          <w:p w14:paraId="33989F1D" w14:textId="64BAC040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35 (112.5, 225)</w:t>
            </w:r>
          </w:p>
        </w:tc>
        <w:tc>
          <w:tcPr>
            <w:tcW w:w="711" w:type="pct"/>
            <w:vAlign w:val="bottom"/>
          </w:tcPr>
          <w:p w14:paraId="011CD8AE" w14:textId="00C7E9B7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35 (112.5, 225)</w:t>
            </w:r>
          </w:p>
        </w:tc>
        <w:tc>
          <w:tcPr>
            <w:tcW w:w="514" w:type="pct"/>
            <w:vAlign w:val="bottom"/>
          </w:tcPr>
          <w:p w14:paraId="6AB83348" w14:textId="105DD1D9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35 (80, 160)</w:t>
            </w:r>
          </w:p>
        </w:tc>
        <w:tc>
          <w:tcPr>
            <w:tcW w:w="542" w:type="pct"/>
            <w:vAlign w:val="bottom"/>
          </w:tcPr>
          <w:p w14:paraId="48F480CC" w14:textId="7A48266E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06.25 (75, 157.5)</w:t>
            </w:r>
          </w:p>
        </w:tc>
        <w:tc>
          <w:tcPr>
            <w:tcW w:w="513" w:type="pct"/>
            <w:vAlign w:val="bottom"/>
          </w:tcPr>
          <w:p w14:paraId="2A09969F" w14:textId="3CF742EF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80 (60, 100)</w:t>
            </w:r>
          </w:p>
        </w:tc>
      </w:tr>
      <w:tr w:rsidR="007573B0" w:rsidRPr="009322D7" w14:paraId="1AB5F031" w14:textId="4CE421B6" w:rsidTr="00D953E4">
        <w:tc>
          <w:tcPr>
            <w:tcW w:w="1002" w:type="pct"/>
          </w:tcPr>
          <w:p w14:paraId="0E00A921" w14:textId="6C977B59" w:rsidR="007573B0" w:rsidRPr="009322D7" w:rsidRDefault="007573B0" w:rsidP="007573B0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Open Colectomy</w:t>
            </w:r>
          </w:p>
        </w:tc>
        <w:tc>
          <w:tcPr>
            <w:tcW w:w="504" w:type="pct"/>
            <w:vAlign w:val="bottom"/>
          </w:tcPr>
          <w:p w14:paraId="4A651448" w14:textId="5B8E2F35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35 (112.5, 225)</w:t>
            </w:r>
          </w:p>
        </w:tc>
        <w:tc>
          <w:tcPr>
            <w:tcW w:w="505" w:type="pct"/>
            <w:vAlign w:val="bottom"/>
          </w:tcPr>
          <w:p w14:paraId="22C7D7F6" w14:textId="74A00A2E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50 (112.5, 225)</w:t>
            </w:r>
          </w:p>
        </w:tc>
        <w:tc>
          <w:tcPr>
            <w:tcW w:w="710" w:type="pct"/>
            <w:vAlign w:val="bottom"/>
          </w:tcPr>
          <w:p w14:paraId="67B4CEFB" w14:textId="135A1B9F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35 (112.5, 225)</w:t>
            </w:r>
          </w:p>
        </w:tc>
        <w:tc>
          <w:tcPr>
            <w:tcW w:w="711" w:type="pct"/>
            <w:vAlign w:val="bottom"/>
          </w:tcPr>
          <w:p w14:paraId="1E75727D" w14:textId="412FC707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35 (112.5, 225)</w:t>
            </w:r>
          </w:p>
        </w:tc>
        <w:tc>
          <w:tcPr>
            <w:tcW w:w="514" w:type="pct"/>
            <w:vAlign w:val="bottom"/>
          </w:tcPr>
          <w:p w14:paraId="4F051379" w14:textId="60F33EF2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12.5 (80, 180)</w:t>
            </w:r>
          </w:p>
        </w:tc>
        <w:tc>
          <w:tcPr>
            <w:tcW w:w="542" w:type="pct"/>
            <w:vAlign w:val="bottom"/>
          </w:tcPr>
          <w:p w14:paraId="35578634" w14:textId="6EC2ADDE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93.75 (60, 120)</w:t>
            </w:r>
          </w:p>
        </w:tc>
        <w:tc>
          <w:tcPr>
            <w:tcW w:w="513" w:type="pct"/>
            <w:vAlign w:val="bottom"/>
          </w:tcPr>
          <w:p w14:paraId="66EE15B0" w14:textId="3D950354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75 (42.5, 120)</w:t>
            </w:r>
          </w:p>
        </w:tc>
      </w:tr>
      <w:tr w:rsidR="007573B0" w:rsidRPr="009322D7" w14:paraId="1FF21687" w14:textId="56C2E138" w:rsidTr="00D953E4">
        <w:tc>
          <w:tcPr>
            <w:tcW w:w="1002" w:type="pct"/>
          </w:tcPr>
          <w:p w14:paraId="50CC45EA" w14:textId="1F6266D4" w:rsidR="007573B0" w:rsidRPr="009322D7" w:rsidRDefault="007573B0" w:rsidP="007573B0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Simple Mastectomy</w:t>
            </w:r>
          </w:p>
        </w:tc>
        <w:tc>
          <w:tcPr>
            <w:tcW w:w="504" w:type="pct"/>
            <w:vAlign w:val="bottom"/>
          </w:tcPr>
          <w:p w14:paraId="47A3121A" w14:textId="513D619D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50 (112.5, 225)</w:t>
            </w:r>
          </w:p>
        </w:tc>
        <w:tc>
          <w:tcPr>
            <w:tcW w:w="505" w:type="pct"/>
            <w:vAlign w:val="bottom"/>
          </w:tcPr>
          <w:p w14:paraId="55FA3F18" w14:textId="5736E340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35 (112.5, 180)</w:t>
            </w:r>
          </w:p>
        </w:tc>
        <w:tc>
          <w:tcPr>
            <w:tcW w:w="710" w:type="pct"/>
            <w:vAlign w:val="bottom"/>
          </w:tcPr>
          <w:p w14:paraId="7C5358C7" w14:textId="279A9EC4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35 (112.5, 225)</w:t>
            </w:r>
          </w:p>
        </w:tc>
        <w:tc>
          <w:tcPr>
            <w:tcW w:w="711" w:type="pct"/>
            <w:vAlign w:val="bottom"/>
          </w:tcPr>
          <w:p w14:paraId="2481BB10" w14:textId="5B666304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27.5 (112.5, 162)</w:t>
            </w:r>
          </w:p>
        </w:tc>
        <w:tc>
          <w:tcPr>
            <w:tcW w:w="514" w:type="pct"/>
            <w:vAlign w:val="bottom"/>
          </w:tcPr>
          <w:p w14:paraId="083B208F" w14:textId="01F17DC7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20 (85, 212.5)</w:t>
            </w:r>
          </w:p>
        </w:tc>
        <w:tc>
          <w:tcPr>
            <w:tcW w:w="542" w:type="pct"/>
            <w:vAlign w:val="bottom"/>
          </w:tcPr>
          <w:p w14:paraId="77D26DB4" w14:textId="2872EF4C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27.5 (110.25, 168.75)</w:t>
            </w:r>
          </w:p>
        </w:tc>
        <w:tc>
          <w:tcPr>
            <w:tcW w:w="513" w:type="pct"/>
            <w:vAlign w:val="bottom"/>
          </w:tcPr>
          <w:p w14:paraId="0D470AD9" w14:textId="5C52EC55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12.5 (67.5, 135)</w:t>
            </w:r>
          </w:p>
        </w:tc>
      </w:tr>
      <w:tr w:rsidR="009322D7" w:rsidRPr="009322D7" w14:paraId="5F8EB34B" w14:textId="7977D0B7" w:rsidTr="009322D7">
        <w:tc>
          <w:tcPr>
            <w:tcW w:w="5000" w:type="pct"/>
            <w:gridSpan w:val="8"/>
          </w:tcPr>
          <w:p w14:paraId="048EEAEE" w14:textId="0B5B85E3" w:rsidR="009322D7" w:rsidRPr="009322D7" w:rsidRDefault="009322D7" w:rsidP="000D6CE4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 xml:space="preserve">High Anticipated </w:t>
            </w:r>
            <w:proofErr w:type="spellStart"/>
            <w:r w:rsidRPr="009322D7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Pain</w:t>
            </w:r>
            <w:r w:rsidR="00D953E4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vertAlign w:val="superscript"/>
              </w:rPr>
              <w:t>a</w:t>
            </w:r>
            <w:proofErr w:type="spellEnd"/>
          </w:p>
        </w:tc>
      </w:tr>
      <w:tr w:rsidR="007573B0" w:rsidRPr="009322D7" w14:paraId="110A94D2" w14:textId="79D7560B" w:rsidTr="00D953E4">
        <w:tc>
          <w:tcPr>
            <w:tcW w:w="1002" w:type="pct"/>
          </w:tcPr>
          <w:p w14:paraId="2556F7FC" w14:textId="60DF8861" w:rsidR="007573B0" w:rsidRPr="009322D7" w:rsidRDefault="007573B0" w:rsidP="007573B0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Coronary artery bypass graft (CABG)</w:t>
            </w:r>
          </w:p>
        </w:tc>
        <w:tc>
          <w:tcPr>
            <w:tcW w:w="504" w:type="pct"/>
            <w:vAlign w:val="bottom"/>
          </w:tcPr>
          <w:p w14:paraId="14744834" w14:textId="7CD27FCD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60 (120, 300)</w:t>
            </w:r>
          </w:p>
        </w:tc>
        <w:tc>
          <w:tcPr>
            <w:tcW w:w="505" w:type="pct"/>
            <w:vAlign w:val="bottom"/>
          </w:tcPr>
          <w:p w14:paraId="4C02BB92" w14:textId="20365B0C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60 (80, 300)</w:t>
            </w:r>
          </w:p>
        </w:tc>
        <w:tc>
          <w:tcPr>
            <w:tcW w:w="710" w:type="pct"/>
            <w:vAlign w:val="bottom"/>
          </w:tcPr>
          <w:p w14:paraId="1FE2B139" w14:textId="691E82C8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87.5 (100, 240)</w:t>
            </w:r>
          </w:p>
        </w:tc>
        <w:tc>
          <w:tcPr>
            <w:tcW w:w="711" w:type="pct"/>
            <w:vAlign w:val="bottom"/>
          </w:tcPr>
          <w:p w14:paraId="56B5A1BC" w14:textId="62DF0943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60 (120, 240)</w:t>
            </w:r>
          </w:p>
        </w:tc>
        <w:tc>
          <w:tcPr>
            <w:tcW w:w="514" w:type="pct"/>
            <w:vAlign w:val="bottom"/>
          </w:tcPr>
          <w:p w14:paraId="4AD2CCB9" w14:textId="21733EFC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60 (120, 225)</w:t>
            </w:r>
          </w:p>
        </w:tc>
        <w:tc>
          <w:tcPr>
            <w:tcW w:w="542" w:type="pct"/>
            <w:vAlign w:val="bottom"/>
          </w:tcPr>
          <w:p w14:paraId="7C537B1F" w14:textId="5D4415BF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60 (112.5, 225)</w:t>
            </w:r>
          </w:p>
        </w:tc>
        <w:tc>
          <w:tcPr>
            <w:tcW w:w="513" w:type="pct"/>
            <w:vAlign w:val="bottom"/>
          </w:tcPr>
          <w:p w14:paraId="550CDCEE" w14:textId="1803362D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142.5 (80, 200)</w:t>
            </w:r>
          </w:p>
        </w:tc>
      </w:tr>
      <w:tr w:rsidR="007573B0" w:rsidRPr="009322D7" w14:paraId="5CB66B1D" w14:textId="698476E4" w:rsidTr="00D953E4">
        <w:tc>
          <w:tcPr>
            <w:tcW w:w="1002" w:type="pct"/>
          </w:tcPr>
          <w:p w14:paraId="5DFC08DD" w14:textId="0A787DFE" w:rsidR="007573B0" w:rsidRPr="009322D7" w:rsidRDefault="007573B0" w:rsidP="007573B0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Hip replacement</w:t>
            </w:r>
          </w:p>
        </w:tc>
        <w:tc>
          <w:tcPr>
            <w:tcW w:w="504" w:type="pct"/>
            <w:vAlign w:val="bottom"/>
          </w:tcPr>
          <w:p w14:paraId="28ECF88D" w14:textId="5A7F3FA1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400 (270, 600)</w:t>
            </w:r>
          </w:p>
        </w:tc>
        <w:tc>
          <w:tcPr>
            <w:tcW w:w="505" w:type="pct"/>
            <w:vAlign w:val="bottom"/>
          </w:tcPr>
          <w:p w14:paraId="26081323" w14:textId="7703DAAF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450 (270, 600)</w:t>
            </w:r>
          </w:p>
        </w:tc>
        <w:tc>
          <w:tcPr>
            <w:tcW w:w="710" w:type="pct"/>
            <w:vAlign w:val="bottom"/>
          </w:tcPr>
          <w:p w14:paraId="1ED2FE5B" w14:textId="36CDB199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450 (280, 600)</w:t>
            </w:r>
          </w:p>
        </w:tc>
        <w:tc>
          <w:tcPr>
            <w:tcW w:w="711" w:type="pct"/>
            <w:vAlign w:val="bottom"/>
          </w:tcPr>
          <w:p w14:paraId="1F74BE54" w14:textId="37EA6F62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450 (300, 600)</w:t>
            </w:r>
          </w:p>
        </w:tc>
        <w:tc>
          <w:tcPr>
            <w:tcW w:w="514" w:type="pct"/>
            <w:vAlign w:val="bottom"/>
          </w:tcPr>
          <w:p w14:paraId="11B0DD10" w14:textId="37BFD087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408 (270, 600)</w:t>
            </w:r>
          </w:p>
        </w:tc>
        <w:tc>
          <w:tcPr>
            <w:tcW w:w="542" w:type="pct"/>
            <w:vAlign w:val="bottom"/>
          </w:tcPr>
          <w:p w14:paraId="10386F65" w14:textId="54AFA149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375 (240, 480)</w:t>
            </w:r>
          </w:p>
        </w:tc>
        <w:tc>
          <w:tcPr>
            <w:tcW w:w="513" w:type="pct"/>
            <w:vAlign w:val="bottom"/>
          </w:tcPr>
          <w:p w14:paraId="19D20044" w14:textId="70CB49FA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280 (200, 450)</w:t>
            </w:r>
          </w:p>
        </w:tc>
      </w:tr>
      <w:tr w:rsidR="007573B0" w:rsidRPr="009322D7" w14:paraId="5CECEFF6" w14:textId="2860F8B6" w:rsidTr="00D953E4">
        <w:tc>
          <w:tcPr>
            <w:tcW w:w="1002" w:type="pct"/>
          </w:tcPr>
          <w:p w14:paraId="5D382621" w14:textId="468283EC" w:rsidR="007573B0" w:rsidRPr="009322D7" w:rsidRDefault="007573B0" w:rsidP="007573B0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Knee joint replacement</w:t>
            </w:r>
          </w:p>
        </w:tc>
        <w:tc>
          <w:tcPr>
            <w:tcW w:w="504" w:type="pct"/>
            <w:vAlign w:val="bottom"/>
          </w:tcPr>
          <w:p w14:paraId="4E1B9DB9" w14:textId="1662FA5C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375 (240, 562.5)</w:t>
            </w:r>
          </w:p>
        </w:tc>
        <w:tc>
          <w:tcPr>
            <w:tcW w:w="505" w:type="pct"/>
            <w:vAlign w:val="bottom"/>
          </w:tcPr>
          <w:p w14:paraId="147EA4F7" w14:textId="0FC3709E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400 (270, 600)</w:t>
            </w:r>
          </w:p>
        </w:tc>
        <w:tc>
          <w:tcPr>
            <w:tcW w:w="710" w:type="pct"/>
            <w:vAlign w:val="bottom"/>
          </w:tcPr>
          <w:p w14:paraId="598B5AA4" w14:textId="16EDBCE1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420 (270, 600)</w:t>
            </w:r>
          </w:p>
        </w:tc>
        <w:tc>
          <w:tcPr>
            <w:tcW w:w="711" w:type="pct"/>
            <w:vAlign w:val="bottom"/>
          </w:tcPr>
          <w:p w14:paraId="52212749" w14:textId="2828C091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450 (270, 600)</w:t>
            </w:r>
          </w:p>
        </w:tc>
        <w:tc>
          <w:tcPr>
            <w:tcW w:w="514" w:type="pct"/>
            <w:vAlign w:val="bottom"/>
          </w:tcPr>
          <w:p w14:paraId="0730E3FB" w14:textId="3E704588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450 (260, 600)</w:t>
            </w:r>
          </w:p>
        </w:tc>
        <w:tc>
          <w:tcPr>
            <w:tcW w:w="542" w:type="pct"/>
            <w:vAlign w:val="bottom"/>
          </w:tcPr>
          <w:p w14:paraId="504CA4BA" w14:textId="7428377D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400 (240, 580)</w:t>
            </w:r>
          </w:p>
        </w:tc>
        <w:tc>
          <w:tcPr>
            <w:tcW w:w="513" w:type="pct"/>
            <w:vAlign w:val="bottom"/>
          </w:tcPr>
          <w:p w14:paraId="2B3226F3" w14:textId="45E5A262" w:rsidR="007573B0" w:rsidRPr="009322D7" w:rsidRDefault="007573B0" w:rsidP="007573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322D7">
              <w:rPr>
                <w:rFonts w:ascii="Arial" w:hAnsi="Arial" w:cs="Arial"/>
                <w:color w:val="000000"/>
                <w:sz w:val="20"/>
                <w:szCs w:val="20"/>
              </w:rPr>
              <w:t>320 (225, 480)</w:t>
            </w:r>
          </w:p>
        </w:tc>
      </w:tr>
    </w:tbl>
    <w:p w14:paraId="512C1048" w14:textId="2BC50862" w:rsidR="00D953E4" w:rsidRPr="00D953E4" w:rsidRDefault="00D953E4" w:rsidP="00D953E4">
      <w:pPr>
        <w:rPr>
          <w:rFonts w:ascii="Arial" w:hAnsi="Arial" w:cs="Arial"/>
          <w:color w:val="000000" w:themeColor="text1"/>
          <w:sz w:val="20"/>
          <w:szCs w:val="20"/>
        </w:rPr>
      </w:pPr>
      <w:proofErr w:type="spellStart"/>
      <w:r w:rsidRPr="00D953E4">
        <w:rPr>
          <w:rFonts w:ascii="Arial" w:hAnsi="Arial" w:cs="Arial"/>
          <w:b/>
          <w:bCs/>
          <w:color w:val="000000" w:themeColor="text1"/>
          <w:sz w:val="20"/>
          <w:szCs w:val="20"/>
          <w:vertAlign w:val="superscript"/>
        </w:rPr>
        <w:lastRenderedPageBreak/>
        <w:t>a</w:t>
      </w:r>
      <w:r w:rsidRPr="00D953E4">
        <w:rPr>
          <w:rFonts w:ascii="Arial" w:hAnsi="Arial" w:cs="Arial"/>
          <w:color w:val="000000" w:themeColor="text1"/>
          <w:sz w:val="20"/>
          <w:szCs w:val="20"/>
        </w:rPr>
        <w:t>Defined</w:t>
      </w:r>
      <w:proofErr w:type="spellEnd"/>
      <w:r w:rsidRPr="00D953E4">
        <w:rPr>
          <w:rFonts w:ascii="Arial" w:hAnsi="Arial" w:cs="Arial"/>
          <w:color w:val="000000" w:themeColor="text1"/>
          <w:sz w:val="20"/>
          <w:szCs w:val="20"/>
        </w:rPr>
        <w:t xml:space="preserve"> using procedure-specific prescribing recommendations for patients without preoperative opioid use.</w:t>
      </w:r>
      <w:r w:rsidRPr="00D953E4">
        <w:rPr>
          <w:rFonts w:ascii="Arial" w:hAnsi="Arial" w:cs="Arial"/>
          <w:color w:val="000000" w:themeColor="text1"/>
          <w:sz w:val="20"/>
          <w:szCs w:val="20"/>
        </w:rPr>
        <w:fldChar w:fldCharType="begin"/>
      </w:r>
      <w:r w:rsidRPr="00D953E4">
        <w:rPr>
          <w:rFonts w:ascii="Arial" w:hAnsi="Arial" w:cs="Arial"/>
          <w:color w:val="000000" w:themeColor="text1"/>
          <w:sz w:val="20"/>
          <w:szCs w:val="20"/>
        </w:rPr>
        <w:instrText xml:space="preserve"> ADDIN EN.CITE &lt;EndNote&gt;&lt;Cite&gt;&lt;Author&gt;Michigan-OPEN&lt;/Author&gt;&lt;Year&gt;2021&lt;/Year&gt;&lt;RecNum&gt;10&lt;/RecNum&gt;&lt;DisplayText&gt;&lt;style face="superscript"&gt;9&lt;/style&gt;&lt;/DisplayText&gt;&lt;record&gt;&lt;rec-number&gt;10&lt;/rec-number&gt;&lt;foreign-keys&gt;&lt;key app="EN" db-id="dx0sav0ep5w9zweevs6vfe9k9ttdaa9rt0pr" timestamp="1622396663"&gt;10&lt;/key&gt;&lt;/foreign-keys&gt;&lt;ref-type name="Web Page"&gt;12&lt;/ref-type&gt;&lt;contributors&gt;&lt;authors&gt;&lt;author&gt;Michigan-OPEN&lt;/author&gt;&lt;/authors&gt;&lt;/contributors&gt;&lt;titles&gt;&lt;title&gt;Opioid Prescribing Recommendations&lt;/title&gt;&lt;/titles&gt;&lt;volume&gt;2021&lt;/volume&gt;&lt;number&gt;May 30 2021&lt;/number&gt;&lt;dates&gt;&lt;year&gt;2021&lt;/year&gt;&lt;/dates&gt;&lt;publisher&gt;Michigan-OPEN&lt;/publisher&gt;&lt;urls&gt;&lt;related-urls&gt;&lt;url&gt;https://michigan-open.org/prescribing-recommendations/&lt;/url&gt;&lt;/related-urls&gt;&lt;/urls&gt;&lt;/record&gt;&lt;/Cite&gt;&lt;/EndNote&gt;</w:instrText>
      </w:r>
      <w:r w:rsidRPr="00D953E4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Pr="00D953E4">
        <w:rPr>
          <w:rFonts w:ascii="Arial" w:hAnsi="Arial" w:cs="Arial"/>
          <w:noProof/>
          <w:color w:val="000000" w:themeColor="text1"/>
          <w:sz w:val="20"/>
          <w:szCs w:val="20"/>
          <w:vertAlign w:val="superscript"/>
        </w:rPr>
        <w:t>9</w:t>
      </w:r>
      <w:r w:rsidRPr="00D953E4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Pr="00D953E4">
        <w:rPr>
          <w:rFonts w:ascii="Arial" w:hAnsi="Arial" w:cs="Arial"/>
          <w:color w:val="000000" w:themeColor="text1"/>
          <w:sz w:val="20"/>
          <w:szCs w:val="20"/>
        </w:rPr>
        <w:t xml:space="preserve"> Procedures were classified as “Low”, “Medium” or “High” expected pain if 5-10, 15-20, or 25-50 oxycodone immediate-release 5mg tablets were recommended, respectively</w:t>
      </w:r>
    </w:p>
    <w:p w14:paraId="2A93FB90" w14:textId="77777777" w:rsidR="00194772" w:rsidRPr="000D6CE4" w:rsidRDefault="00194772">
      <w:pPr>
        <w:rPr>
          <w:color w:val="000000" w:themeColor="text1"/>
        </w:rPr>
      </w:pPr>
    </w:p>
    <w:sectPr w:rsidR="00194772" w:rsidRPr="000D6CE4" w:rsidSect="00FC77F5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3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20FB1"/>
    <w:rsid w:val="00000802"/>
    <w:rsid w:val="0000286D"/>
    <w:rsid w:val="00003EDC"/>
    <w:rsid w:val="000066CA"/>
    <w:rsid w:val="00010312"/>
    <w:rsid w:val="000133C0"/>
    <w:rsid w:val="000151F0"/>
    <w:rsid w:val="000170AE"/>
    <w:rsid w:val="00020FB1"/>
    <w:rsid w:val="00023FAE"/>
    <w:rsid w:val="00031471"/>
    <w:rsid w:val="00035846"/>
    <w:rsid w:val="00035D0E"/>
    <w:rsid w:val="00036DDC"/>
    <w:rsid w:val="000423FB"/>
    <w:rsid w:val="000434FC"/>
    <w:rsid w:val="00044A4D"/>
    <w:rsid w:val="00051749"/>
    <w:rsid w:val="00052376"/>
    <w:rsid w:val="00054798"/>
    <w:rsid w:val="00056360"/>
    <w:rsid w:val="00061212"/>
    <w:rsid w:val="00065176"/>
    <w:rsid w:val="000677A2"/>
    <w:rsid w:val="00067DCA"/>
    <w:rsid w:val="0007074A"/>
    <w:rsid w:val="00070B4D"/>
    <w:rsid w:val="00077921"/>
    <w:rsid w:val="00085BCC"/>
    <w:rsid w:val="00093550"/>
    <w:rsid w:val="000960A7"/>
    <w:rsid w:val="00097FAA"/>
    <w:rsid w:val="000A136B"/>
    <w:rsid w:val="000A34D7"/>
    <w:rsid w:val="000A706D"/>
    <w:rsid w:val="000A7F10"/>
    <w:rsid w:val="000B2B4D"/>
    <w:rsid w:val="000B5341"/>
    <w:rsid w:val="000B5CD7"/>
    <w:rsid w:val="000B71B4"/>
    <w:rsid w:val="000B7C79"/>
    <w:rsid w:val="000C3F4D"/>
    <w:rsid w:val="000C4F09"/>
    <w:rsid w:val="000C68D0"/>
    <w:rsid w:val="000D30CA"/>
    <w:rsid w:val="000D36E3"/>
    <w:rsid w:val="000D5E96"/>
    <w:rsid w:val="000D6CE4"/>
    <w:rsid w:val="000D78B0"/>
    <w:rsid w:val="000D7C60"/>
    <w:rsid w:val="000E4EC8"/>
    <w:rsid w:val="000E5D2E"/>
    <w:rsid w:val="000E6948"/>
    <w:rsid w:val="000F1476"/>
    <w:rsid w:val="000F2709"/>
    <w:rsid w:val="000F4FBC"/>
    <w:rsid w:val="000F622B"/>
    <w:rsid w:val="00100B30"/>
    <w:rsid w:val="00101CDC"/>
    <w:rsid w:val="001022F6"/>
    <w:rsid w:val="00103657"/>
    <w:rsid w:val="001037EA"/>
    <w:rsid w:val="00105567"/>
    <w:rsid w:val="00105704"/>
    <w:rsid w:val="00110749"/>
    <w:rsid w:val="001113E1"/>
    <w:rsid w:val="00116783"/>
    <w:rsid w:val="0012005D"/>
    <w:rsid w:val="00121E99"/>
    <w:rsid w:val="00124A52"/>
    <w:rsid w:val="00125234"/>
    <w:rsid w:val="001258A3"/>
    <w:rsid w:val="0013130F"/>
    <w:rsid w:val="00134F96"/>
    <w:rsid w:val="00135F28"/>
    <w:rsid w:val="001423D4"/>
    <w:rsid w:val="00144253"/>
    <w:rsid w:val="00146F14"/>
    <w:rsid w:val="0014705F"/>
    <w:rsid w:val="00152DFC"/>
    <w:rsid w:val="001720F5"/>
    <w:rsid w:val="00174873"/>
    <w:rsid w:val="00175C45"/>
    <w:rsid w:val="0017761B"/>
    <w:rsid w:val="001779C5"/>
    <w:rsid w:val="001807B2"/>
    <w:rsid w:val="0018574B"/>
    <w:rsid w:val="00187622"/>
    <w:rsid w:val="001905A3"/>
    <w:rsid w:val="00191E40"/>
    <w:rsid w:val="0019317F"/>
    <w:rsid w:val="00194772"/>
    <w:rsid w:val="00195D56"/>
    <w:rsid w:val="00197DC3"/>
    <w:rsid w:val="001A1106"/>
    <w:rsid w:val="001A7C14"/>
    <w:rsid w:val="001B080A"/>
    <w:rsid w:val="001B431E"/>
    <w:rsid w:val="001B4853"/>
    <w:rsid w:val="001B7CA4"/>
    <w:rsid w:val="001C1293"/>
    <w:rsid w:val="001C212D"/>
    <w:rsid w:val="001C3CF0"/>
    <w:rsid w:val="001D3E56"/>
    <w:rsid w:val="001D4719"/>
    <w:rsid w:val="001D6958"/>
    <w:rsid w:val="001E1894"/>
    <w:rsid w:val="001E66D3"/>
    <w:rsid w:val="001E709F"/>
    <w:rsid w:val="001F392A"/>
    <w:rsid w:val="001F506F"/>
    <w:rsid w:val="001F678A"/>
    <w:rsid w:val="001F6FD1"/>
    <w:rsid w:val="001F7DE8"/>
    <w:rsid w:val="00202E40"/>
    <w:rsid w:val="00203651"/>
    <w:rsid w:val="00204B33"/>
    <w:rsid w:val="00206D74"/>
    <w:rsid w:val="00210E70"/>
    <w:rsid w:val="0021363E"/>
    <w:rsid w:val="00214722"/>
    <w:rsid w:val="0021537E"/>
    <w:rsid w:val="00217C1C"/>
    <w:rsid w:val="00221565"/>
    <w:rsid w:val="0022356F"/>
    <w:rsid w:val="00226895"/>
    <w:rsid w:val="00226B89"/>
    <w:rsid w:val="00234D95"/>
    <w:rsid w:val="00234F3C"/>
    <w:rsid w:val="00235B03"/>
    <w:rsid w:val="00236DD2"/>
    <w:rsid w:val="00237CAB"/>
    <w:rsid w:val="00241072"/>
    <w:rsid w:val="0024444E"/>
    <w:rsid w:val="00246B14"/>
    <w:rsid w:val="002478A6"/>
    <w:rsid w:val="0025038B"/>
    <w:rsid w:val="0025143C"/>
    <w:rsid w:val="002519A6"/>
    <w:rsid w:val="00257AF2"/>
    <w:rsid w:val="00263ACA"/>
    <w:rsid w:val="0026798C"/>
    <w:rsid w:val="0027341B"/>
    <w:rsid w:val="002741AF"/>
    <w:rsid w:val="0027528A"/>
    <w:rsid w:val="00276CD4"/>
    <w:rsid w:val="0027711B"/>
    <w:rsid w:val="002811AE"/>
    <w:rsid w:val="0028390A"/>
    <w:rsid w:val="002851E8"/>
    <w:rsid w:val="00291348"/>
    <w:rsid w:val="002930B5"/>
    <w:rsid w:val="002A218A"/>
    <w:rsid w:val="002A66DC"/>
    <w:rsid w:val="002B33F0"/>
    <w:rsid w:val="002C059E"/>
    <w:rsid w:val="002C427E"/>
    <w:rsid w:val="002C5AE1"/>
    <w:rsid w:val="002D3285"/>
    <w:rsid w:val="002D7C4A"/>
    <w:rsid w:val="002E026B"/>
    <w:rsid w:val="002E1F33"/>
    <w:rsid w:val="002E77C8"/>
    <w:rsid w:val="002F4A98"/>
    <w:rsid w:val="002F4B7F"/>
    <w:rsid w:val="003022FA"/>
    <w:rsid w:val="003025CD"/>
    <w:rsid w:val="003026CC"/>
    <w:rsid w:val="003068C5"/>
    <w:rsid w:val="0031025B"/>
    <w:rsid w:val="00310926"/>
    <w:rsid w:val="003160B9"/>
    <w:rsid w:val="00325B22"/>
    <w:rsid w:val="003324E6"/>
    <w:rsid w:val="003355AF"/>
    <w:rsid w:val="00340042"/>
    <w:rsid w:val="00345ACD"/>
    <w:rsid w:val="003517FB"/>
    <w:rsid w:val="003575D1"/>
    <w:rsid w:val="003614D0"/>
    <w:rsid w:val="003614DD"/>
    <w:rsid w:val="00361B1D"/>
    <w:rsid w:val="003625C1"/>
    <w:rsid w:val="003632AB"/>
    <w:rsid w:val="00370EA6"/>
    <w:rsid w:val="00373F50"/>
    <w:rsid w:val="00376016"/>
    <w:rsid w:val="003761D6"/>
    <w:rsid w:val="00376BC3"/>
    <w:rsid w:val="00381DA1"/>
    <w:rsid w:val="0038602F"/>
    <w:rsid w:val="003965AB"/>
    <w:rsid w:val="003A0375"/>
    <w:rsid w:val="003B06AB"/>
    <w:rsid w:val="003B53A1"/>
    <w:rsid w:val="003C02E7"/>
    <w:rsid w:val="003C0C81"/>
    <w:rsid w:val="003C211F"/>
    <w:rsid w:val="003C6931"/>
    <w:rsid w:val="003D6B93"/>
    <w:rsid w:val="003E1475"/>
    <w:rsid w:val="003E1D8B"/>
    <w:rsid w:val="003E26E8"/>
    <w:rsid w:val="003E3141"/>
    <w:rsid w:val="003E3D20"/>
    <w:rsid w:val="003F1FC7"/>
    <w:rsid w:val="003F5703"/>
    <w:rsid w:val="003F7013"/>
    <w:rsid w:val="00403260"/>
    <w:rsid w:val="00405048"/>
    <w:rsid w:val="00405DD8"/>
    <w:rsid w:val="00421530"/>
    <w:rsid w:val="0042346C"/>
    <w:rsid w:val="00424503"/>
    <w:rsid w:val="004341F3"/>
    <w:rsid w:val="00435F62"/>
    <w:rsid w:val="00446D5D"/>
    <w:rsid w:val="004479D7"/>
    <w:rsid w:val="0045184B"/>
    <w:rsid w:val="00453EEA"/>
    <w:rsid w:val="00454A31"/>
    <w:rsid w:val="004572CD"/>
    <w:rsid w:val="0047091C"/>
    <w:rsid w:val="00475FF8"/>
    <w:rsid w:val="00486997"/>
    <w:rsid w:val="0049576E"/>
    <w:rsid w:val="00496970"/>
    <w:rsid w:val="004A104D"/>
    <w:rsid w:val="004A2BD3"/>
    <w:rsid w:val="004A3C09"/>
    <w:rsid w:val="004A5EB1"/>
    <w:rsid w:val="004B08F0"/>
    <w:rsid w:val="004B150F"/>
    <w:rsid w:val="004B24DE"/>
    <w:rsid w:val="004B4CA1"/>
    <w:rsid w:val="004B710B"/>
    <w:rsid w:val="004C21C3"/>
    <w:rsid w:val="004C3BA1"/>
    <w:rsid w:val="004C5EB1"/>
    <w:rsid w:val="004D0272"/>
    <w:rsid w:val="004D4025"/>
    <w:rsid w:val="004D49BA"/>
    <w:rsid w:val="004D7255"/>
    <w:rsid w:val="004D77FA"/>
    <w:rsid w:val="004E03FB"/>
    <w:rsid w:val="004E4806"/>
    <w:rsid w:val="004E5DD1"/>
    <w:rsid w:val="004F612D"/>
    <w:rsid w:val="00501DF7"/>
    <w:rsid w:val="0050333D"/>
    <w:rsid w:val="00506749"/>
    <w:rsid w:val="00514020"/>
    <w:rsid w:val="00517549"/>
    <w:rsid w:val="005224E0"/>
    <w:rsid w:val="00524E4C"/>
    <w:rsid w:val="00535E66"/>
    <w:rsid w:val="00536D50"/>
    <w:rsid w:val="00537B46"/>
    <w:rsid w:val="0054753F"/>
    <w:rsid w:val="00552B46"/>
    <w:rsid w:val="00556AAB"/>
    <w:rsid w:val="00557BC2"/>
    <w:rsid w:val="00557F10"/>
    <w:rsid w:val="00561094"/>
    <w:rsid w:val="005615BA"/>
    <w:rsid w:val="005625DF"/>
    <w:rsid w:val="005656C6"/>
    <w:rsid w:val="00573659"/>
    <w:rsid w:val="005746B5"/>
    <w:rsid w:val="005762B1"/>
    <w:rsid w:val="00576336"/>
    <w:rsid w:val="0058029D"/>
    <w:rsid w:val="005823A7"/>
    <w:rsid w:val="0058244C"/>
    <w:rsid w:val="00582FAA"/>
    <w:rsid w:val="005948DE"/>
    <w:rsid w:val="00597EC8"/>
    <w:rsid w:val="005A1C78"/>
    <w:rsid w:val="005A3AE1"/>
    <w:rsid w:val="005A4F1B"/>
    <w:rsid w:val="005A7547"/>
    <w:rsid w:val="005B43BE"/>
    <w:rsid w:val="005C076E"/>
    <w:rsid w:val="005C5BA6"/>
    <w:rsid w:val="005D048F"/>
    <w:rsid w:val="005D0F4A"/>
    <w:rsid w:val="005D131E"/>
    <w:rsid w:val="005D6F57"/>
    <w:rsid w:val="005D7D23"/>
    <w:rsid w:val="005E17BF"/>
    <w:rsid w:val="005E3B39"/>
    <w:rsid w:val="005E4486"/>
    <w:rsid w:val="005E6CD1"/>
    <w:rsid w:val="005F1E1E"/>
    <w:rsid w:val="005F28F3"/>
    <w:rsid w:val="005F2BF9"/>
    <w:rsid w:val="005F43D8"/>
    <w:rsid w:val="005F75FB"/>
    <w:rsid w:val="0060249C"/>
    <w:rsid w:val="0061512C"/>
    <w:rsid w:val="00616AC8"/>
    <w:rsid w:val="0062291F"/>
    <w:rsid w:val="00631671"/>
    <w:rsid w:val="0063293C"/>
    <w:rsid w:val="006359BA"/>
    <w:rsid w:val="006406E4"/>
    <w:rsid w:val="00640AA4"/>
    <w:rsid w:val="006438DD"/>
    <w:rsid w:val="00645B4F"/>
    <w:rsid w:val="00647EB4"/>
    <w:rsid w:val="006503FB"/>
    <w:rsid w:val="00651DA4"/>
    <w:rsid w:val="0065253F"/>
    <w:rsid w:val="006542FF"/>
    <w:rsid w:val="00654E82"/>
    <w:rsid w:val="00655F39"/>
    <w:rsid w:val="0066227C"/>
    <w:rsid w:val="00663BDA"/>
    <w:rsid w:val="00665E19"/>
    <w:rsid w:val="00671223"/>
    <w:rsid w:val="00672648"/>
    <w:rsid w:val="0068580D"/>
    <w:rsid w:val="006953FB"/>
    <w:rsid w:val="00695534"/>
    <w:rsid w:val="0069690F"/>
    <w:rsid w:val="006A13B0"/>
    <w:rsid w:val="006A2BE4"/>
    <w:rsid w:val="006A6BE1"/>
    <w:rsid w:val="006A770A"/>
    <w:rsid w:val="006B010D"/>
    <w:rsid w:val="006B02D4"/>
    <w:rsid w:val="006C36C0"/>
    <w:rsid w:val="006C441B"/>
    <w:rsid w:val="006C75A5"/>
    <w:rsid w:val="006D29E7"/>
    <w:rsid w:val="006D30E4"/>
    <w:rsid w:val="006D6367"/>
    <w:rsid w:val="006D7576"/>
    <w:rsid w:val="006D7703"/>
    <w:rsid w:val="006E6F2A"/>
    <w:rsid w:val="006F1DEF"/>
    <w:rsid w:val="006F1FA9"/>
    <w:rsid w:val="006F2F30"/>
    <w:rsid w:val="007069B6"/>
    <w:rsid w:val="0070766C"/>
    <w:rsid w:val="00711ABB"/>
    <w:rsid w:val="0071329A"/>
    <w:rsid w:val="00713958"/>
    <w:rsid w:val="00714FC7"/>
    <w:rsid w:val="00715902"/>
    <w:rsid w:val="00717AB1"/>
    <w:rsid w:val="00717F16"/>
    <w:rsid w:val="00721AD3"/>
    <w:rsid w:val="00723385"/>
    <w:rsid w:val="00727FF2"/>
    <w:rsid w:val="00735AF4"/>
    <w:rsid w:val="00740BDF"/>
    <w:rsid w:val="007439F6"/>
    <w:rsid w:val="0075574D"/>
    <w:rsid w:val="00755805"/>
    <w:rsid w:val="00755E5F"/>
    <w:rsid w:val="00756185"/>
    <w:rsid w:val="007573B0"/>
    <w:rsid w:val="007605FA"/>
    <w:rsid w:val="00761597"/>
    <w:rsid w:val="0076200D"/>
    <w:rsid w:val="00767ADA"/>
    <w:rsid w:val="00771B80"/>
    <w:rsid w:val="00780C58"/>
    <w:rsid w:val="00791392"/>
    <w:rsid w:val="007A11D7"/>
    <w:rsid w:val="007A3328"/>
    <w:rsid w:val="007A3933"/>
    <w:rsid w:val="007A4434"/>
    <w:rsid w:val="007A57C5"/>
    <w:rsid w:val="007A5C54"/>
    <w:rsid w:val="007B2341"/>
    <w:rsid w:val="007B25F2"/>
    <w:rsid w:val="007B4C56"/>
    <w:rsid w:val="007B7847"/>
    <w:rsid w:val="007C1399"/>
    <w:rsid w:val="007C1ED4"/>
    <w:rsid w:val="007C5561"/>
    <w:rsid w:val="007C6D2F"/>
    <w:rsid w:val="007D3CA0"/>
    <w:rsid w:val="007D59A4"/>
    <w:rsid w:val="007D73F3"/>
    <w:rsid w:val="007F0F78"/>
    <w:rsid w:val="007F29A6"/>
    <w:rsid w:val="007F2AEF"/>
    <w:rsid w:val="007F5404"/>
    <w:rsid w:val="00800744"/>
    <w:rsid w:val="00804813"/>
    <w:rsid w:val="00804F65"/>
    <w:rsid w:val="00813A4B"/>
    <w:rsid w:val="00814CDD"/>
    <w:rsid w:val="00815A9C"/>
    <w:rsid w:val="00824E6E"/>
    <w:rsid w:val="00825710"/>
    <w:rsid w:val="00825BDA"/>
    <w:rsid w:val="00832CBE"/>
    <w:rsid w:val="00835A83"/>
    <w:rsid w:val="008426DF"/>
    <w:rsid w:val="00844B36"/>
    <w:rsid w:val="00847D93"/>
    <w:rsid w:val="00853C50"/>
    <w:rsid w:val="00854992"/>
    <w:rsid w:val="008560C9"/>
    <w:rsid w:val="0086248A"/>
    <w:rsid w:val="00863237"/>
    <w:rsid w:val="00863A79"/>
    <w:rsid w:val="00865660"/>
    <w:rsid w:val="0087078F"/>
    <w:rsid w:val="00875C0C"/>
    <w:rsid w:val="00876421"/>
    <w:rsid w:val="008840C4"/>
    <w:rsid w:val="008843DD"/>
    <w:rsid w:val="0088443C"/>
    <w:rsid w:val="00886729"/>
    <w:rsid w:val="008867FC"/>
    <w:rsid w:val="00887E13"/>
    <w:rsid w:val="00894A7C"/>
    <w:rsid w:val="008954ED"/>
    <w:rsid w:val="008A1A79"/>
    <w:rsid w:val="008B0B30"/>
    <w:rsid w:val="008B1E37"/>
    <w:rsid w:val="008B2011"/>
    <w:rsid w:val="008B2321"/>
    <w:rsid w:val="008B27AD"/>
    <w:rsid w:val="008B2E3E"/>
    <w:rsid w:val="008B3494"/>
    <w:rsid w:val="008B3B05"/>
    <w:rsid w:val="008B7458"/>
    <w:rsid w:val="008C1FDF"/>
    <w:rsid w:val="008D06DE"/>
    <w:rsid w:val="008D254D"/>
    <w:rsid w:val="008D43E7"/>
    <w:rsid w:val="008E2AF6"/>
    <w:rsid w:val="008F25D1"/>
    <w:rsid w:val="008F2E33"/>
    <w:rsid w:val="008F55BC"/>
    <w:rsid w:val="008F59BE"/>
    <w:rsid w:val="008F6DAB"/>
    <w:rsid w:val="009013E4"/>
    <w:rsid w:val="0090245F"/>
    <w:rsid w:val="00913DF9"/>
    <w:rsid w:val="00915087"/>
    <w:rsid w:val="009175F7"/>
    <w:rsid w:val="00920290"/>
    <w:rsid w:val="0092109E"/>
    <w:rsid w:val="009224DB"/>
    <w:rsid w:val="009322D7"/>
    <w:rsid w:val="009336E7"/>
    <w:rsid w:val="009340A5"/>
    <w:rsid w:val="00943ED0"/>
    <w:rsid w:val="009453D2"/>
    <w:rsid w:val="00950D1C"/>
    <w:rsid w:val="00961ACC"/>
    <w:rsid w:val="009719E0"/>
    <w:rsid w:val="00973725"/>
    <w:rsid w:val="009737DB"/>
    <w:rsid w:val="009740A0"/>
    <w:rsid w:val="00981913"/>
    <w:rsid w:val="00984235"/>
    <w:rsid w:val="009851BB"/>
    <w:rsid w:val="00995E14"/>
    <w:rsid w:val="009A4190"/>
    <w:rsid w:val="009A55CF"/>
    <w:rsid w:val="009A7AE3"/>
    <w:rsid w:val="009B2DA7"/>
    <w:rsid w:val="009B62F5"/>
    <w:rsid w:val="009B7358"/>
    <w:rsid w:val="009C7EE1"/>
    <w:rsid w:val="009D19EF"/>
    <w:rsid w:val="009D1FED"/>
    <w:rsid w:val="009D39D9"/>
    <w:rsid w:val="009D4338"/>
    <w:rsid w:val="009D507B"/>
    <w:rsid w:val="009D7440"/>
    <w:rsid w:val="009F4B88"/>
    <w:rsid w:val="009F59D4"/>
    <w:rsid w:val="009F5F97"/>
    <w:rsid w:val="00A0152F"/>
    <w:rsid w:val="00A06340"/>
    <w:rsid w:val="00A06FAF"/>
    <w:rsid w:val="00A11138"/>
    <w:rsid w:val="00A11F3B"/>
    <w:rsid w:val="00A126FC"/>
    <w:rsid w:val="00A21C73"/>
    <w:rsid w:val="00A22AEC"/>
    <w:rsid w:val="00A2328A"/>
    <w:rsid w:val="00A3006D"/>
    <w:rsid w:val="00A3114C"/>
    <w:rsid w:val="00A33BC0"/>
    <w:rsid w:val="00A37114"/>
    <w:rsid w:val="00A43C50"/>
    <w:rsid w:val="00A5066E"/>
    <w:rsid w:val="00A53A29"/>
    <w:rsid w:val="00A55C24"/>
    <w:rsid w:val="00A56371"/>
    <w:rsid w:val="00A57127"/>
    <w:rsid w:val="00A57410"/>
    <w:rsid w:val="00A60A29"/>
    <w:rsid w:val="00A71338"/>
    <w:rsid w:val="00A74D94"/>
    <w:rsid w:val="00A7618D"/>
    <w:rsid w:val="00A767B9"/>
    <w:rsid w:val="00A77B0C"/>
    <w:rsid w:val="00A83600"/>
    <w:rsid w:val="00A86008"/>
    <w:rsid w:val="00A86044"/>
    <w:rsid w:val="00A93A7B"/>
    <w:rsid w:val="00A973A3"/>
    <w:rsid w:val="00AA037E"/>
    <w:rsid w:val="00AB0206"/>
    <w:rsid w:val="00AB1A04"/>
    <w:rsid w:val="00AB5075"/>
    <w:rsid w:val="00AB530A"/>
    <w:rsid w:val="00AC5901"/>
    <w:rsid w:val="00AD05DC"/>
    <w:rsid w:val="00AD2A2F"/>
    <w:rsid w:val="00AD5994"/>
    <w:rsid w:val="00AD781B"/>
    <w:rsid w:val="00AE0B40"/>
    <w:rsid w:val="00AE3E8C"/>
    <w:rsid w:val="00AE57BF"/>
    <w:rsid w:val="00AF2CBE"/>
    <w:rsid w:val="00AF32A0"/>
    <w:rsid w:val="00AF50FC"/>
    <w:rsid w:val="00B002AC"/>
    <w:rsid w:val="00B00FEE"/>
    <w:rsid w:val="00B064BA"/>
    <w:rsid w:val="00B07754"/>
    <w:rsid w:val="00B10964"/>
    <w:rsid w:val="00B10BA6"/>
    <w:rsid w:val="00B124ED"/>
    <w:rsid w:val="00B12509"/>
    <w:rsid w:val="00B20399"/>
    <w:rsid w:val="00B21564"/>
    <w:rsid w:val="00B21DED"/>
    <w:rsid w:val="00B222AE"/>
    <w:rsid w:val="00B30644"/>
    <w:rsid w:val="00B31B82"/>
    <w:rsid w:val="00B32156"/>
    <w:rsid w:val="00B32BAD"/>
    <w:rsid w:val="00B32CAD"/>
    <w:rsid w:val="00B335F3"/>
    <w:rsid w:val="00B33F5B"/>
    <w:rsid w:val="00B35A05"/>
    <w:rsid w:val="00B35E16"/>
    <w:rsid w:val="00B36888"/>
    <w:rsid w:val="00B376D1"/>
    <w:rsid w:val="00B43DA8"/>
    <w:rsid w:val="00B450E8"/>
    <w:rsid w:val="00B52614"/>
    <w:rsid w:val="00B54620"/>
    <w:rsid w:val="00B7089A"/>
    <w:rsid w:val="00B7123F"/>
    <w:rsid w:val="00B90931"/>
    <w:rsid w:val="00B91035"/>
    <w:rsid w:val="00B92216"/>
    <w:rsid w:val="00B942D3"/>
    <w:rsid w:val="00B96EE7"/>
    <w:rsid w:val="00BA1F9B"/>
    <w:rsid w:val="00BB119C"/>
    <w:rsid w:val="00BB1ECB"/>
    <w:rsid w:val="00BB35B8"/>
    <w:rsid w:val="00BB4B2B"/>
    <w:rsid w:val="00BC1275"/>
    <w:rsid w:val="00BC15E2"/>
    <w:rsid w:val="00BC1A2E"/>
    <w:rsid w:val="00BC3399"/>
    <w:rsid w:val="00BC7851"/>
    <w:rsid w:val="00BD0ECF"/>
    <w:rsid w:val="00BD18A5"/>
    <w:rsid w:val="00BD5247"/>
    <w:rsid w:val="00BD753B"/>
    <w:rsid w:val="00BE52AE"/>
    <w:rsid w:val="00BE5964"/>
    <w:rsid w:val="00BE6893"/>
    <w:rsid w:val="00BE6F78"/>
    <w:rsid w:val="00BF3508"/>
    <w:rsid w:val="00BF508A"/>
    <w:rsid w:val="00BF5863"/>
    <w:rsid w:val="00BF5CAB"/>
    <w:rsid w:val="00BF5F98"/>
    <w:rsid w:val="00C063D5"/>
    <w:rsid w:val="00C223AF"/>
    <w:rsid w:val="00C26848"/>
    <w:rsid w:val="00C26C90"/>
    <w:rsid w:val="00C3021A"/>
    <w:rsid w:val="00C367FF"/>
    <w:rsid w:val="00C407C2"/>
    <w:rsid w:val="00C40D5A"/>
    <w:rsid w:val="00C4305A"/>
    <w:rsid w:val="00C53B8B"/>
    <w:rsid w:val="00C56844"/>
    <w:rsid w:val="00C602F9"/>
    <w:rsid w:val="00C6264E"/>
    <w:rsid w:val="00C6335D"/>
    <w:rsid w:val="00C63630"/>
    <w:rsid w:val="00C66C4A"/>
    <w:rsid w:val="00C705F4"/>
    <w:rsid w:val="00C74CB4"/>
    <w:rsid w:val="00C87886"/>
    <w:rsid w:val="00C87EE3"/>
    <w:rsid w:val="00C901BE"/>
    <w:rsid w:val="00C93626"/>
    <w:rsid w:val="00CA3DF2"/>
    <w:rsid w:val="00CB021F"/>
    <w:rsid w:val="00CB06D6"/>
    <w:rsid w:val="00CC42B6"/>
    <w:rsid w:val="00CC44C4"/>
    <w:rsid w:val="00CD1BE4"/>
    <w:rsid w:val="00CD46B8"/>
    <w:rsid w:val="00CD4A00"/>
    <w:rsid w:val="00CE0B36"/>
    <w:rsid w:val="00CE13AC"/>
    <w:rsid w:val="00CE41C8"/>
    <w:rsid w:val="00CE678F"/>
    <w:rsid w:val="00CF2A94"/>
    <w:rsid w:val="00CF46DD"/>
    <w:rsid w:val="00CF56D7"/>
    <w:rsid w:val="00CF778C"/>
    <w:rsid w:val="00D00E72"/>
    <w:rsid w:val="00D01AA0"/>
    <w:rsid w:val="00D01CAF"/>
    <w:rsid w:val="00D02BC6"/>
    <w:rsid w:val="00D053E6"/>
    <w:rsid w:val="00D07ACA"/>
    <w:rsid w:val="00D11072"/>
    <w:rsid w:val="00D15AE1"/>
    <w:rsid w:val="00D20EED"/>
    <w:rsid w:val="00D2442F"/>
    <w:rsid w:val="00D3573A"/>
    <w:rsid w:val="00D37F4F"/>
    <w:rsid w:val="00D41F9A"/>
    <w:rsid w:val="00D45D84"/>
    <w:rsid w:val="00D461BF"/>
    <w:rsid w:val="00D463C4"/>
    <w:rsid w:val="00D472A2"/>
    <w:rsid w:val="00D47F61"/>
    <w:rsid w:val="00D52B1C"/>
    <w:rsid w:val="00D55E47"/>
    <w:rsid w:val="00D60840"/>
    <w:rsid w:val="00D61776"/>
    <w:rsid w:val="00D72266"/>
    <w:rsid w:val="00D75840"/>
    <w:rsid w:val="00D82108"/>
    <w:rsid w:val="00D8692E"/>
    <w:rsid w:val="00D86A87"/>
    <w:rsid w:val="00D92679"/>
    <w:rsid w:val="00D953E4"/>
    <w:rsid w:val="00D95591"/>
    <w:rsid w:val="00D96E07"/>
    <w:rsid w:val="00DA2E0C"/>
    <w:rsid w:val="00DA3E44"/>
    <w:rsid w:val="00DA5A02"/>
    <w:rsid w:val="00DB527B"/>
    <w:rsid w:val="00DB7B7B"/>
    <w:rsid w:val="00DC3447"/>
    <w:rsid w:val="00DC3F70"/>
    <w:rsid w:val="00DC4038"/>
    <w:rsid w:val="00DD1A6B"/>
    <w:rsid w:val="00DD2224"/>
    <w:rsid w:val="00DD3210"/>
    <w:rsid w:val="00DD36E9"/>
    <w:rsid w:val="00DD5F49"/>
    <w:rsid w:val="00DD6AC4"/>
    <w:rsid w:val="00DD7B8E"/>
    <w:rsid w:val="00DE0D4B"/>
    <w:rsid w:val="00DE6EFB"/>
    <w:rsid w:val="00DE75BB"/>
    <w:rsid w:val="00DF1ECA"/>
    <w:rsid w:val="00DF3CBB"/>
    <w:rsid w:val="00E000B9"/>
    <w:rsid w:val="00E02B7B"/>
    <w:rsid w:val="00E02C9D"/>
    <w:rsid w:val="00E066FE"/>
    <w:rsid w:val="00E130FF"/>
    <w:rsid w:val="00E14A07"/>
    <w:rsid w:val="00E20317"/>
    <w:rsid w:val="00E2034E"/>
    <w:rsid w:val="00E27194"/>
    <w:rsid w:val="00E320BB"/>
    <w:rsid w:val="00E421A5"/>
    <w:rsid w:val="00E42BAC"/>
    <w:rsid w:val="00E42FBE"/>
    <w:rsid w:val="00E50F7E"/>
    <w:rsid w:val="00E51DA3"/>
    <w:rsid w:val="00E521EE"/>
    <w:rsid w:val="00E53EB3"/>
    <w:rsid w:val="00E612F3"/>
    <w:rsid w:val="00E6255F"/>
    <w:rsid w:val="00E66BB7"/>
    <w:rsid w:val="00E7091C"/>
    <w:rsid w:val="00E71FD2"/>
    <w:rsid w:val="00E729EC"/>
    <w:rsid w:val="00E73BC2"/>
    <w:rsid w:val="00E80CA3"/>
    <w:rsid w:val="00E80E44"/>
    <w:rsid w:val="00E837D6"/>
    <w:rsid w:val="00E928E5"/>
    <w:rsid w:val="00EA218F"/>
    <w:rsid w:val="00EA4E1D"/>
    <w:rsid w:val="00EA53C3"/>
    <w:rsid w:val="00EA7F23"/>
    <w:rsid w:val="00EB32A8"/>
    <w:rsid w:val="00EB482D"/>
    <w:rsid w:val="00EB79C8"/>
    <w:rsid w:val="00EC15BE"/>
    <w:rsid w:val="00EC3CDA"/>
    <w:rsid w:val="00EC638E"/>
    <w:rsid w:val="00ED41AE"/>
    <w:rsid w:val="00ED4D1A"/>
    <w:rsid w:val="00EE0172"/>
    <w:rsid w:val="00EE0E96"/>
    <w:rsid w:val="00EE41ED"/>
    <w:rsid w:val="00EE48D3"/>
    <w:rsid w:val="00EE6A36"/>
    <w:rsid w:val="00EE71AC"/>
    <w:rsid w:val="00EE73AD"/>
    <w:rsid w:val="00EF2C0A"/>
    <w:rsid w:val="00EF766F"/>
    <w:rsid w:val="00F00558"/>
    <w:rsid w:val="00F01F8F"/>
    <w:rsid w:val="00F03CCB"/>
    <w:rsid w:val="00F04E04"/>
    <w:rsid w:val="00F07655"/>
    <w:rsid w:val="00F14A1A"/>
    <w:rsid w:val="00F20312"/>
    <w:rsid w:val="00F22781"/>
    <w:rsid w:val="00F236AA"/>
    <w:rsid w:val="00F27E45"/>
    <w:rsid w:val="00F27F24"/>
    <w:rsid w:val="00F346AF"/>
    <w:rsid w:val="00F34798"/>
    <w:rsid w:val="00F3614C"/>
    <w:rsid w:val="00F41B4B"/>
    <w:rsid w:val="00F44789"/>
    <w:rsid w:val="00F4655C"/>
    <w:rsid w:val="00F53909"/>
    <w:rsid w:val="00F55EBF"/>
    <w:rsid w:val="00F5693B"/>
    <w:rsid w:val="00F614C9"/>
    <w:rsid w:val="00F62CCD"/>
    <w:rsid w:val="00F63E4C"/>
    <w:rsid w:val="00F67E37"/>
    <w:rsid w:val="00F71E3B"/>
    <w:rsid w:val="00F76BA6"/>
    <w:rsid w:val="00F77BF3"/>
    <w:rsid w:val="00F77FC6"/>
    <w:rsid w:val="00F8378E"/>
    <w:rsid w:val="00F922F2"/>
    <w:rsid w:val="00FA06C2"/>
    <w:rsid w:val="00FA23F7"/>
    <w:rsid w:val="00FA3375"/>
    <w:rsid w:val="00FA55A0"/>
    <w:rsid w:val="00FB1908"/>
    <w:rsid w:val="00FB2B4C"/>
    <w:rsid w:val="00FB7540"/>
    <w:rsid w:val="00FC0CE8"/>
    <w:rsid w:val="00FC0E89"/>
    <w:rsid w:val="00FC3412"/>
    <w:rsid w:val="00FC3A91"/>
    <w:rsid w:val="00FC3CCD"/>
    <w:rsid w:val="00FC6C93"/>
    <w:rsid w:val="00FC77F5"/>
    <w:rsid w:val="00FC7A70"/>
    <w:rsid w:val="00FD2BAA"/>
    <w:rsid w:val="00FD3274"/>
    <w:rsid w:val="00FD39C4"/>
    <w:rsid w:val="00FD4B9B"/>
    <w:rsid w:val="00FD6F79"/>
    <w:rsid w:val="00FE4147"/>
    <w:rsid w:val="00FE45B7"/>
    <w:rsid w:val="00FE5F7A"/>
    <w:rsid w:val="00FE6B96"/>
    <w:rsid w:val="00FE71E3"/>
    <w:rsid w:val="00FF0285"/>
    <w:rsid w:val="00FF08B7"/>
    <w:rsid w:val="00FF4C0D"/>
    <w:rsid w:val="00FF4E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1404E34"/>
  <w14:defaultImageDpi w14:val="32767"/>
  <w15:chartTrackingRefBased/>
  <w15:docId w15:val="{21FBA2FF-9BB8-474C-9B3A-8F594A6BDF2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020FB1"/>
    <w:rPr>
      <w:rFonts w:ascii="Times New Roman" w:eastAsia="Times New Roman" w:hAnsi="Times New Roman" w:cs="Times New Roman"/>
      <w:lang w:val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020FB1"/>
    <w:rPr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498</Words>
  <Characters>2839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heed Jivraj</dc:creator>
  <cp:keywords/>
  <dc:description/>
  <cp:lastModifiedBy>Naheed Jivraj</cp:lastModifiedBy>
  <cp:revision>7</cp:revision>
  <dcterms:created xsi:type="dcterms:W3CDTF">2022-05-31T16:54:00Z</dcterms:created>
  <dcterms:modified xsi:type="dcterms:W3CDTF">2022-07-12T21:56:00Z</dcterms:modified>
</cp:coreProperties>
</file>